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0C8A093A" w:rsidR="000756C9" w:rsidRPr="00A341E4" w:rsidRDefault="00CB0832" w:rsidP="00954DDD">
      <w:pPr>
        <w:spacing w:after="0" w:line="240" w:lineRule="auto"/>
        <w:rPr>
          <w:b/>
          <w:sz w:val="32"/>
          <w:szCs w:val="20"/>
          <w:lang w:val="en-GB"/>
        </w:rPr>
      </w:pPr>
      <w:r w:rsidRPr="00A341E4">
        <w:rPr>
          <w:b/>
          <w:sz w:val="32"/>
          <w:szCs w:val="20"/>
          <w:lang w:val="en-GB"/>
        </w:rPr>
        <w:t xml:space="preserve">A bird’s eye view: How supranational EU actors use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proofErr w:type="spellStart"/>
      <w:r w:rsidRPr="00A341E4">
        <w:rPr>
          <w:lang w:val="en-GB"/>
        </w:rPr>
        <w:t>Sina</w:t>
      </w:r>
      <w:proofErr w:type="spellEnd"/>
      <w:r w:rsidRPr="00A341E4">
        <w:rPr>
          <w:lang w:val="en-GB"/>
        </w:rPr>
        <w:t xml:space="preserve">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p w14:paraId="258F6CA5" w14:textId="53911199"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7EE4065"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5E60DF7"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twitter users. We show that supranational Twitter activity has grown markedly</w:t>
      </w:r>
      <w:r w:rsidR="00BC6502" w:rsidRPr="00A341E4">
        <w:rPr>
          <w:sz w:val="20"/>
          <w:lang w:val="en-GB"/>
        </w:rPr>
        <w:t xml:space="preserve">, relies strongly on the multimedia features the platform offers, </w:t>
      </w:r>
      <w:proofErr w:type="gramStart"/>
      <w:r w:rsidR="00BC6502" w:rsidRPr="00A341E4">
        <w:rPr>
          <w:sz w:val="20"/>
          <w:lang w:val="en-GB"/>
        </w:rPr>
        <w:t xml:space="preserve">and </w:t>
      </w:r>
      <w:r w:rsidR="00B85972" w:rsidRPr="00A341E4">
        <w:rPr>
          <w:sz w:val="20"/>
          <w:lang w:val="en-GB"/>
        </w:rPr>
        <w:t>also</w:t>
      </w:r>
      <w:proofErr w:type="gramEnd"/>
      <w:r w:rsidR="00B85972" w:rsidRPr="00A341E4">
        <w:rPr>
          <w:sz w:val="20"/>
          <w:lang w:val="en-GB"/>
        </w:rPr>
        <w:t xml:space="preserve"> outperforms</w:t>
      </w:r>
      <w:r w:rsidR="00BC6502" w:rsidRPr="00A341E4">
        <w:rPr>
          <w:sz w:val="20"/>
          <w:lang w:val="en-GB"/>
        </w:rPr>
        <w:t xml:space="preserve"> 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0"/>
      <w:commentRangeEnd w:id="0"/>
      <w:r w:rsidR="00BC6502" w:rsidRPr="00A341E4">
        <w:rPr>
          <w:rStyle w:val="Kommentarzeichen"/>
          <w:lang w:val="en-GB"/>
        </w:rPr>
        <w:commentReference w:id="0"/>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1"/>
      <w:r w:rsidRPr="00A341E4">
        <w:rPr>
          <w:sz w:val="20"/>
          <w:lang w:val="en-GB"/>
        </w:rPr>
        <w:t>...</w:t>
      </w:r>
      <w:commentRangeEnd w:id="1"/>
      <w:r w:rsidRPr="00A341E4">
        <w:rPr>
          <w:rStyle w:val="Kommentarzeichen"/>
          <w:lang w:val="en-GB"/>
        </w:rPr>
        <w:commentReference w:id="1"/>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9BF53DF"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571BBD">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PzvmnhM3/t4yhjzv6","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r w:rsidR="00C43FA7" w:rsidRPr="00A341E4">
        <w:rPr>
          <w:sz w:val="20"/>
          <w:szCs w:val="18"/>
          <w:lang w:val="en-GB"/>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2"/>
      <w:r w:rsidR="00C43FA7" w:rsidRPr="00A341E4">
        <w:rPr>
          <w:sz w:val="20"/>
          <w:szCs w:val="18"/>
          <w:lang w:val="en-GB"/>
        </w:rPr>
        <w:t>.</w:t>
      </w:r>
      <w:commentRangeEnd w:id="2"/>
      <w:r w:rsidR="005746CF" w:rsidRPr="00A341E4">
        <w:rPr>
          <w:rStyle w:val="Kommentarzeichen"/>
          <w:lang w:val="en-GB"/>
        </w:rPr>
        <w:commentReference w:id="2"/>
      </w:r>
    </w:p>
    <w:p w14:paraId="6AE6D3AA" w14:textId="078F1E4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r w:rsidR="00571BBD">
        <w:rPr>
          <w:sz w:val="20"/>
          <w:szCs w:val="18"/>
          <w:lang w:val="en-GB"/>
        </w:rPr>
        <w:instrText xml:space="preserve"> ADDIN ZOTERO_ITEM CSL_CITATION {"citationID":"e1rUx1sA","properties":{"formattedCitation":"(Ecker-Ehrhardt 2018; Ecker-Ehrhardt 2020)","plainCitation":"(Ecker-Ehrhardt 2018; Ecker-Ehrhardt 2020)","noteIndex":0},"citationItems":[{"id":"PzvmnhM3/lFzc6DW5","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43848094" w:rsidR="002E7307" w:rsidRPr="00A341E4" w:rsidRDefault="007319FF" w:rsidP="006E17DF">
      <w:pPr>
        <w:spacing w:before="120" w:after="0" w:line="240" w:lineRule="auto"/>
        <w:jc w:val="both"/>
        <w:rPr>
          <w:sz w:val="20"/>
          <w:szCs w:val="18"/>
          <w:lang w:val="en-GB"/>
        </w:rPr>
      </w:pPr>
      <w:bookmarkStart w:id="3"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571BBD">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PzvmnhM3/6kixgE1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6E17DF" w:rsidRPr="00A341E4">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571BBD">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PzvmnhM3/jYbdB2I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PzvmnhM3/t4yhjzv6","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C43FA7" w:rsidRPr="00A341E4">
        <w:rPr>
          <w:sz w:val="20"/>
          <w:szCs w:val="18"/>
          <w:lang w:val="en-GB"/>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6AAC8E4D"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57200D" w:rsidRPr="00A341E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795D0B" w:rsidRPr="00A341E4">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795D0B" w:rsidRPr="00A341E4">
        <w:rPr>
          <w:rFonts w:cs="Calibri"/>
          <w:sz w:val="20"/>
          <w:szCs w:val="24"/>
          <w:lang w:val="en-GB"/>
        </w:rPr>
        <w:t xml:space="preserve">(De Vreese 2001; De Vreese </w:t>
      </w:r>
      <w:r w:rsidR="00795D0B" w:rsidRPr="00A341E4">
        <w:rPr>
          <w:rFonts w:cs="Calibri"/>
          <w:i/>
          <w:iCs/>
          <w:sz w:val="20"/>
          <w:szCs w:val="24"/>
          <w:lang w:val="en-GB"/>
        </w:rPr>
        <w:t>et al.</w:t>
      </w:r>
      <w:r w:rsidR="00795D0B" w:rsidRPr="00A341E4">
        <w:rPr>
          <w:rFonts w:cs="Calibri"/>
          <w:sz w:val="20"/>
          <w:szCs w:val="24"/>
          <w:lang w:val="en-GB"/>
        </w:rPr>
        <w:t xml:space="preserve"> 2006; Trenz 2008)</w:t>
      </w:r>
      <w:r w:rsidR="00795D0B" w:rsidRPr="00A341E4">
        <w:rPr>
          <w:sz w:val="20"/>
          <w:szCs w:val="18"/>
          <w:lang w:val="en-GB"/>
        </w:rPr>
        <w:fldChar w:fldCharType="end"/>
      </w:r>
      <w:commentRangeStart w:id="4"/>
      <w:r w:rsidR="00091B45" w:rsidRPr="00A341E4">
        <w:rPr>
          <w:sz w:val="20"/>
          <w:szCs w:val="18"/>
          <w:lang w:val="en-GB"/>
        </w:rPr>
        <w:t>.</w:t>
      </w:r>
      <w:commentRangeEnd w:id="4"/>
      <w:r w:rsidR="00D0206E" w:rsidRPr="00A341E4">
        <w:rPr>
          <w:rStyle w:val="Kommentarzeichen"/>
          <w:lang w:val="en-GB"/>
        </w:rPr>
        <w:commentReference w:id="4"/>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r w:rsidR="00D0206E" w:rsidRPr="00A341E4">
        <w:rPr>
          <w:sz w:val="20"/>
          <w:szCs w:val="18"/>
          <w:lang w:val="en-GB"/>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sidRPr="00A341E4">
        <w:rPr>
          <w:sz w:val="20"/>
          <w:szCs w:val="18"/>
          <w:lang w:val="en-GB"/>
        </w:rPr>
        <w:fldChar w:fldCharType="separate"/>
      </w:r>
      <w:r w:rsidR="00D0206E" w:rsidRPr="00A341E4">
        <w:rPr>
          <w:rFonts w:cs="Calibri"/>
          <w:sz w:val="20"/>
          <w:szCs w:val="24"/>
          <w:lang w:val="en-GB"/>
        </w:rPr>
        <w:t xml:space="preserve">(Boomgaarden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5"/>
      <w:commentRangeEnd w:id="5"/>
      <w:r w:rsidR="00F02D97" w:rsidRPr="00A341E4">
        <w:rPr>
          <w:rStyle w:val="Kommentarzeichen"/>
          <w:lang w:val="en-GB"/>
        </w:rPr>
        <w:commentReference w:id="5"/>
      </w:r>
      <w:r w:rsidR="00D0206E" w:rsidRPr="00A341E4">
        <w:rPr>
          <w:sz w:val="20"/>
          <w:szCs w:val="18"/>
          <w:lang w:val="en-GB"/>
        </w:rPr>
        <w:t>In the environment of traditional media systems, thus, supranational institutions have a hard time to get their message across.</w:t>
      </w:r>
    </w:p>
    <w:p w14:paraId="4906D443" w14:textId="77777777"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6" w:name="para-3"/>
      <w:bookmarkEnd w:id="3"/>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w:t>
      </w:r>
      <w:proofErr w:type="spellStart"/>
      <w:r w:rsidR="00091B45" w:rsidRPr="00A341E4">
        <w:rPr>
          <w:sz w:val="20"/>
          <w:szCs w:val="18"/>
          <w:lang w:val="en-GB"/>
        </w:rPr>
        <w:t>Bossetta</w:t>
      </w:r>
      <w:proofErr w:type="spellEnd"/>
      <w:r w:rsidR="00091B45" w:rsidRPr="00A341E4">
        <w:rPr>
          <w:sz w:val="20"/>
          <w:szCs w:val="18"/>
          <w:lang w:val="en-GB"/>
        </w:rPr>
        <w:t xml:space="preserve">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7"/>
      <w:r w:rsidRPr="00A341E4">
        <w:rPr>
          <w:sz w:val="20"/>
          <w:szCs w:val="18"/>
          <w:lang w:val="en-GB"/>
        </w:rPr>
        <w:t>XYZ</w:t>
      </w:r>
      <w:commentRangeEnd w:id="7"/>
      <w:r w:rsidRPr="00A341E4">
        <w:rPr>
          <w:rStyle w:val="Kommentarzeichen"/>
          <w:lang w:val="en-GB"/>
        </w:rPr>
        <w:commentReference w:id="7"/>
      </w:r>
      <w:r w:rsidRPr="00A341E4">
        <w:rPr>
          <w:sz w:val="20"/>
          <w:szCs w:val="18"/>
          <w:lang w:val="en-GB"/>
        </w:rPr>
        <w:t xml:space="preserve">), and to reach out to European citizens more directly. </w:t>
      </w:r>
    </w:p>
    <w:p w14:paraId="7E72D366" w14:textId="6E20CCA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often </w:t>
      </w:r>
      <w:proofErr w:type="gramStart"/>
      <w:r w:rsidR="0032673F" w:rsidRPr="00A341E4">
        <w:rPr>
          <w:sz w:val="20"/>
          <w:szCs w:val="18"/>
          <w:lang w:val="en-GB"/>
        </w:rPr>
        <w:t>very easy</w:t>
      </w:r>
      <w:proofErr w:type="gramEnd"/>
      <w:r w:rsidR="0032673F" w:rsidRPr="00A341E4">
        <w:rPr>
          <w:sz w:val="20"/>
          <w:szCs w:val="18"/>
          <w:lang w:val="en-GB"/>
        </w:rPr>
        <w:t xml:space="preserve">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8" w:name="para-4"/>
      <w:bookmarkEnd w:id="6"/>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218693E4"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proofErr w:type="spellStart"/>
      <w:r w:rsidRPr="00A341E4">
        <w:rPr>
          <w:i/>
          <w:sz w:val="20"/>
          <w:szCs w:val="18"/>
          <w:lang w:val="en-GB"/>
        </w:rPr>
        <w:t>behavior</w:t>
      </w:r>
      <w:proofErr w:type="spellEnd"/>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9"/>
      <w:r w:rsidRPr="00A341E4">
        <w:rPr>
          <w:sz w:val="20"/>
          <w:szCs w:val="18"/>
          <w:lang w:val="en-GB"/>
        </w:rPr>
        <w:t>.</w:t>
      </w:r>
      <w:commentRangeEnd w:id="9"/>
      <w:r w:rsidRPr="00A341E4">
        <w:rPr>
          <w:rStyle w:val="Kommentarzeichen"/>
          <w:lang w:val="en-GB"/>
        </w:rPr>
        <w:commentReference w:id="9"/>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10"/>
      <w:r w:rsidR="00F93DCA" w:rsidRPr="00A341E4">
        <w:rPr>
          <w:sz w:val="20"/>
          <w:szCs w:val="18"/>
          <w:lang w:val="en-GB"/>
        </w:rPr>
        <w:t>(XXX)</w:t>
      </w:r>
      <w:commentRangeEnd w:id="10"/>
      <w:r w:rsidR="00F93DCA" w:rsidRPr="00A341E4">
        <w:rPr>
          <w:rStyle w:val="Kommentarzeichen"/>
          <w:lang w:val="en-GB"/>
        </w:rPr>
        <w:commentReference w:id="10"/>
      </w:r>
      <w:r w:rsidR="00F93DCA" w:rsidRPr="00A341E4">
        <w:rPr>
          <w:sz w:val="20"/>
          <w:szCs w:val="18"/>
          <w:lang w:val="en-GB"/>
        </w:rPr>
        <w:t xml:space="preserve">. </w:t>
      </w:r>
      <w:r w:rsidR="00347AD4" w:rsidRPr="00A341E4">
        <w:rPr>
          <w:sz w:val="20"/>
          <w:szCs w:val="18"/>
          <w:lang w:val="en-GB"/>
        </w:rPr>
        <w:t xml:space="preserve">We </w:t>
      </w:r>
      <w:proofErr w:type="spellStart"/>
      <w:r w:rsidR="00347AD4" w:rsidRPr="00A341E4">
        <w:rPr>
          <w:sz w:val="20"/>
          <w:szCs w:val="18"/>
          <w:lang w:val="en-GB"/>
        </w:rPr>
        <w:t>analyze</w:t>
      </w:r>
      <w:proofErr w:type="spellEnd"/>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1"/>
      <w:commentRangeEnd w:id="11"/>
      <w:r w:rsidRPr="00A341E4">
        <w:rPr>
          <w:rStyle w:val="Kommentarzeichen"/>
          <w:lang w:val="en-GB"/>
        </w:rPr>
        <w:commentReference w:id="11"/>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r w:rsidRPr="00A341E4">
        <w:rPr>
          <w:b/>
          <w:sz w:val="20"/>
          <w:szCs w:val="18"/>
          <w:lang w:val="en-GB"/>
        </w:rPr>
        <w:t>2. Data collection: Supranational tweets and relevant benchmarks</w:t>
      </w:r>
    </w:p>
    <w:p w14:paraId="0C6744AA" w14:textId="40D9C18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0A0D2D" w:rsidRPr="00A341E4">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5B38CB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A341E4">
        <w:rPr>
          <w:i/>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2"/>
      <w:r w:rsidRPr="00A341E4">
        <w:rPr>
          <w:sz w:val="20"/>
          <w:szCs w:val="18"/>
          <w:lang w:val="en-GB"/>
        </w:rPr>
        <w:t>@stefanomanservi</w:t>
      </w:r>
      <w:commentRangeEnd w:id="12"/>
      <w:r w:rsidRPr="00A341E4">
        <w:rPr>
          <w:sz w:val="20"/>
          <w:szCs w:val="18"/>
          <w:lang w:val="en-GB"/>
        </w:rPr>
        <w:commentReference w:id="12"/>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full list in Appendix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021D82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proofErr w:type="spellStart"/>
      <w:proofErr w:type="gramStart"/>
      <w:r w:rsidR="00A233EF" w:rsidRPr="00A341E4">
        <w:rPr>
          <w:sz w:val="20"/>
          <w:szCs w:val="18"/>
          <w:lang w:val="en-GB"/>
        </w:rPr>
        <w:t>a</w:t>
      </w:r>
      <w:proofErr w:type="spellEnd"/>
      <w:proofErr w:type="gramEnd"/>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729B3839"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appendix XXX 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0A0D2D" w:rsidRPr="00A341E4">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0A0D2D" w:rsidRPr="00A341E4">
        <w:rPr>
          <w:sz w:val="20"/>
          <w:szCs w:val="18"/>
          <w:lang w:val="en-GB"/>
        </w:rPr>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Pr="00A341E4">
        <w:rPr>
          <w:sz w:val="20"/>
          <w:szCs w:val="18"/>
          <w:lang w:val="en-GB"/>
        </w:rPr>
        <w:fldChar w:fldCharType="separate"/>
      </w:r>
      <w:r w:rsidRPr="00A341E4">
        <w:rPr>
          <w:sz w:val="20"/>
          <w:szCs w:val="18"/>
          <w:lang w:val="en-GB"/>
        </w:rPr>
        <w:t>(2020; full list in Appendix XXX)</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FC6904" w:rsidRPr="00A341E4">
        <w:rPr>
          <w:sz w:val="20"/>
          <w:szCs w:val="20"/>
          <w:lang w:val="en-GB"/>
        </w:rPr>
        <w:t xml:space="preserve">Table </w:t>
      </w:r>
      <w:r w:rsidR="00FC6904" w:rsidRPr="00A341E4">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the observations </w:t>
      </w:r>
      <w:r w:rsidR="00DB0C73" w:rsidRPr="00A341E4">
        <w:rPr>
          <w:sz w:val="20"/>
          <w:szCs w:val="18"/>
          <w:lang w:val="en-GB"/>
        </w:rPr>
        <w:t xml:space="preserve">available </w:t>
      </w:r>
      <w:r w:rsidR="00582374" w:rsidRPr="00A341E4">
        <w:rPr>
          <w:sz w:val="20"/>
          <w:szCs w:val="18"/>
          <w:lang w:val="en-GB"/>
        </w:rPr>
        <w:t>for comparative analys</w:t>
      </w:r>
      <w:r w:rsidR="00DB0C73" w:rsidRPr="00A341E4">
        <w:rPr>
          <w:sz w:val="20"/>
          <w:szCs w:val="18"/>
          <w:lang w:val="en-GB"/>
        </w:rPr>
        <w:t>i</w:t>
      </w:r>
      <w:r w:rsidR="00582374" w:rsidRPr="00A341E4">
        <w:rPr>
          <w:sz w:val="20"/>
          <w:szCs w:val="18"/>
          <w:lang w:val="en-GB"/>
        </w:rPr>
        <w:t>s in the subsequent sections.</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144EA2D7" w:rsidR="00582374" w:rsidRPr="00A341E4" w:rsidRDefault="009C6D4B" w:rsidP="009C6D4B">
      <w:pPr>
        <w:pStyle w:val="Beschriftung"/>
        <w:keepNext/>
        <w:keepLines/>
        <w:jc w:val="center"/>
        <w:rPr>
          <w:b/>
          <w:bCs/>
          <w:color w:val="auto"/>
          <w:sz w:val="20"/>
          <w:lang w:val="en-GB"/>
        </w:rPr>
      </w:pPr>
      <w:bookmarkStart w:id="13"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3"/>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8"/>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335B9196"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5D4A7B" w:rsidRPr="00A341E4">
        <w:rPr>
          <w:sz w:val="20"/>
          <w:szCs w:val="20"/>
          <w:lang w:val="en-GB"/>
        </w:rPr>
        <w:t xml:space="preserve">Figure </w:t>
      </w:r>
      <w:r w:rsidR="005D4A7B" w:rsidRPr="00A341E4">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A341E4" w:rsidRDefault="005D4A7B" w:rsidP="005D4A7B">
      <w:pPr>
        <w:pStyle w:val="Beschriftung"/>
        <w:keepLines/>
        <w:jc w:val="center"/>
        <w:rPr>
          <w:color w:val="auto"/>
          <w:sz w:val="20"/>
          <w:lang w:val="en-GB"/>
        </w:rPr>
      </w:pPr>
      <w:bookmarkStart w:id="14"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4"/>
      <w:r w:rsidRPr="00A341E4">
        <w:rPr>
          <w:color w:val="auto"/>
          <w:lang w:val="en-GB"/>
        </w:rPr>
        <w:t>: Number of tweets per day and account</w:t>
      </w:r>
    </w:p>
    <w:p w14:paraId="66283671" w14:textId="5842C404"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0A0D2D" w:rsidRPr="00A341E4">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37B62D1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21829" w:rsidRPr="00A341E4">
        <w:rPr>
          <w:sz w:val="20"/>
          <w:szCs w:val="20"/>
          <w:lang w:val="en-GB"/>
        </w:rPr>
        <w:t xml:space="preserve">Figure </w:t>
      </w:r>
      <w:r w:rsidR="00B21829" w:rsidRPr="00A341E4">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76527955" w:rsidR="00B21829" w:rsidRPr="00A341E4" w:rsidRDefault="00B02F28" w:rsidP="00D92073">
      <w:pPr>
        <w:spacing w:before="120" w:after="0" w:line="240" w:lineRule="auto"/>
        <w:jc w:val="both"/>
        <w:rPr>
          <w:sz w:val="20"/>
          <w:szCs w:val="20"/>
          <w:lang w:val="en-GB"/>
        </w:rPr>
      </w:pPr>
      <w:r w:rsidRPr="00A341E4">
        <w:rPr>
          <w:sz w:val="20"/>
          <w:szCs w:val="20"/>
          <w:lang w:val="en-GB"/>
        </w:rPr>
        <w:t>T</w:t>
      </w:r>
      <w:r w:rsidR="00B21829" w:rsidRPr="00A341E4">
        <w:rPr>
          <w:sz w:val="20"/>
          <w:szCs w:val="20"/>
          <w:lang w:val="en-GB"/>
        </w:rPr>
        <w:t xml:space="preserve">hese highly aggregated averages hide significant variation within our population of supranational actors. Among the most avid tweeters are the Commission’s Directorate-General </w:t>
      </w:r>
      <w:r w:rsidR="002140DD" w:rsidRPr="00A341E4">
        <w:rPr>
          <w:sz w:val="20"/>
          <w:szCs w:val="20"/>
          <w:lang w:val="en-GB"/>
        </w:rPr>
        <w:t>for Digital Policies (CONNECT,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but also</w:t>
      </w:r>
      <w:r w:rsidR="002140DD" w:rsidRPr="00A341E4">
        <w:rPr>
          <w:sz w:val="20"/>
          <w:szCs w:val="20"/>
          <w:lang w:val="en-GB"/>
        </w:rPr>
        <w:t xml:space="preserve"> 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 is 2.58 tweets per day) is not systematically distinct from our UK benchmark sample (2.23 daily tweets) and markedly lower than in sample of tweets from international organizations (4 daily tweets).</w:t>
      </w:r>
    </w:p>
    <w:p w14:paraId="7D8B4BD2" w14:textId="43356A4A"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5E5C2B" w:rsidRPr="00A341E4">
        <w:rPr>
          <w:sz w:val="20"/>
          <w:szCs w:val="20"/>
          <w:lang w:val="en-GB"/>
        </w:rPr>
        <w:t xml:space="preserve">Figure </w:t>
      </w:r>
      <w:r w:rsidR="005E5C2B" w:rsidRPr="00A341E4">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7EB59F53"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 below. To this end, we removed all non-textual symbols, media, and external links (separately </w:t>
      </w:r>
      <w:proofErr w:type="spellStart"/>
      <w:r w:rsidR="008A6FB2" w:rsidRPr="00A341E4">
        <w:rPr>
          <w:sz w:val="20"/>
          <w:szCs w:val="18"/>
          <w:lang w:val="en-GB"/>
        </w:rPr>
        <w:t>analyzed</w:t>
      </w:r>
      <w:proofErr w:type="spellEnd"/>
      <w:r w:rsidR="008A6FB2" w:rsidRPr="00A341E4">
        <w:rPr>
          <w:sz w:val="20"/>
          <w:szCs w:val="18"/>
          <w:lang w:val="en-GB"/>
        </w:rPr>
        <w:t xml:space="preserve"> in other sections 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AB6DA4" w:rsidRPr="00A341E4">
        <w:rPr>
          <w:sz w:val="20"/>
          <w:szCs w:val="20"/>
          <w:lang w:val="en-GB"/>
        </w:rPr>
        <w:t xml:space="preserve">Table </w:t>
      </w:r>
      <w:r w:rsidR="00AB6DA4" w:rsidRPr="00A341E4">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5E02C589" w:rsidR="00AB6DA4" w:rsidRPr="00A341E4" w:rsidRDefault="00AB6DA4" w:rsidP="00AB6DA4">
      <w:pPr>
        <w:pStyle w:val="Beschriftung"/>
        <w:keepNext/>
        <w:keepLines/>
        <w:jc w:val="center"/>
        <w:rPr>
          <w:b/>
          <w:bCs/>
          <w:color w:val="auto"/>
          <w:sz w:val="20"/>
          <w:lang w:val="en-GB"/>
        </w:rPr>
      </w:pPr>
      <w:bookmarkStart w:id="15"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5"/>
      <w:r w:rsidRPr="00A341E4">
        <w:rPr>
          <w:b/>
          <w:bCs/>
          <w:color w:val="auto"/>
          <w:lang w:val="en-GB"/>
        </w:rPr>
        <w:t xml:space="preserve">: </w:t>
      </w:r>
      <w:r w:rsidRPr="00A341E4">
        <w:rPr>
          <w:color w:val="auto"/>
          <w:lang w:val="en-GB"/>
        </w:rPr>
        <w:t>Tweet text processing examples</w:t>
      </w:r>
    </w:p>
    <w:p w14:paraId="538D785D" w14:textId="7A6AAA7C"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900B9E">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suggest that supranational actors do not respect linguistic diversity of the EU</w:t>
      </w:r>
      <w:r w:rsidR="00965014" w:rsidRPr="00A341E4">
        <w:rPr>
          <w:sz w:val="20"/>
          <w:szCs w:val="18"/>
          <w:lang w:val="en-GB"/>
        </w:rPr>
        <w:t xml:space="preserve"> but that</w:t>
      </w:r>
      <w:r w:rsidR="009315E0" w:rsidRPr="00A341E4">
        <w:rPr>
          <w:sz w:val="20"/>
          <w:szCs w:val="18"/>
          <w:lang w:val="en-GB"/>
        </w:rPr>
        <w:t xml:space="preserve"> should also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434BB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900B9E">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3047D1">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571BBD">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3CA6DEB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571BBD">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255C6">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4417E12B"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there tweets </w:t>
      </w:r>
      <w:r w:rsidRPr="00A341E4">
        <w:rPr>
          <w:sz w:val="20"/>
          <w:szCs w:val="18"/>
          <w:lang w:val="en-GB"/>
        </w:rPr>
        <w:t xml:space="preserve">we capture how often it occurs in the overall Google books corpus, the broadest available representation </w:t>
      </w:r>
      <w:r w:rsidRPr="00A341E4">
        <w:rPr>
          <w:sz w:val="20"/>
          <w:szCs w:val="18"/>
          <w:lang w:val="en-GB"/>
        </w:rPr>
        <w:lastRenderedPageBreak/>
        <w:t>of 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255C6">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49EC243F"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255C6">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2255C6">
        <w:rPr>
          <w:sz w:val="20"/>
          <w:szCs w:val="18"/>
          <w:lang w:val="en-GB"/>
        </w:rPr>
        <w:t xml:space="preserve">more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 </w:t>
      </w:r>
      <w:proofErr w:type="gramStart"/>
      <w:r w:rsidR="00CD6A32" w:rsidRPr="00A341E4">
        <w:rPr>
          <w:sz w:val="20"/>
          <w:szCs w:val="18"/>
          <w:lang w:val="en-GB"/>
        </w:rPr>
        <w:t>and also</w:t>
      </w:r>
      <w:proofErr w:type="gramEnd"/>
      <w:r w:rsidR="00CD6A32" w:rsidRPr="00A341E4">
        <w:rPr>
          <w:sz w:val="20"/>
          <w:szCs w:val="18"/>
          <w:lang w:val="en-GB"/>
        </w:rPr>
        <w:t xml:space="preserve">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BD4357" w:rsidRPr="00BD4357">
        <w:rPr>
          <w:sz w:val="20"/>
          <w:szCs w:val="20"/>
          <w:lang w:val="en-GB"/>
        </w:rPr>
        <w:t xml:space="preserve">Figure </w:t>
      </w:r>
      <w:r w:rsidR="00BD4357" w:rsidRPr="00BD4357">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7358BA4A" w:rsidR="00CD6A32" w:rsidRPr="00A341E4" w:rsidRDefault="00CD6A32" w:rsidP="00CD6A32">
      <w:pPr>
        <w:pStyle w:val="Beschriftung"/>
        <w:keepLines/>
        <w:jc w:val="center"/>
        <w:rPr>
          <w:color w:val="auto"/>
          <w:sz w:val="20"/>
          <w:lang w:val="en-GB"/>
        </w:rPr>
      </w:pPr>
      <w:bookmarkStart w:id="16"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6"/>
      <w:r w:rsidRPr="00A341E4">
        <w:rPr>
          <w:color w:val="auto"/>
          <w:lang w:val="en-GB"/>
        </w:rPr>
        <w:t>: Language clarity indicators</w:t>
      </w:r>
    </w:p>
    <w:p w14:paraId="21982503" w14:textId="56785B3A"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Pr>
          <w:sz w:val="20"/>
          <w:szCs w:val="18"/>
          <w:lang w:val="en-GB"/>
        </w:rPr>
        <w:t xml:space="preserve">T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9975C1">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1C85DEA9"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that users can exploit to attract attention and generate engagement with their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7C7A8CDB" w:rsidR="006B4C5B" w:rsidRPr="00A341E4" w:rsidRDefault="006B4C5B" w:rsidP="006B4C5B">
      <w:pPr>
        <w:pStyle w:val="Beschriftung"/>
        <w:keepLines/>
        <w:jc w:val="center"/>
        <w:rPr>
          <w:color w:val="auto"/>
          <w:sz w:val="20"/>
          <w:lang w:val="en-GB"/>
        </w:rPr>
      </w:pPr>
      <w:bookmarkStart w:id="1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17"/>
      <w:r w:rsidRPr="00A341E4">
        <w:rPr>
          <w:color w:val="auto"/>
          <w:lang w:val="en-GB"/>
        </w:rPr>
        <w:t xml:space="preserve">: </w:t>
      </w:r>
      <w:r>
        <w:rPr>
          <w:color w:val="auto"/>
          <w:lang w:val="en-GB"/>
        </w:rPr>
        <w:t>Multimedia usage</w:t>
      </w:r>
    </w:p>
    <w:p w14:paraId="781A369B" w14:textId="77CD3A0B" w:rsidR="00697553" w:rsidRDefault="00697553" w:rsidP="00FC6904">
      <w:pPr>
        <w:spacing w:before="120" w:after="0" w:line="240" w:lineRule="auto"/>
        <w:jc w:val="both"/>
        <w:rPr>
          <w:sz w:val="20"/>
          <w:szCs w:val="18"/>
          <w:lang w:val="en-GB"/>
        </w:rPr>
      </w:pPr>
      <w:r>
        <w:rPr>
          <w:sz w:val="20"/>
          <w:szCs w:val="18"/>
          <w:lang w:val="en-GB"/>
        </w:rPr>
        <w:t xml:space="preserve">Twitter users can use pictures and graphic detail to highlight their messages in the timeline of other users. In the top left panel of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Pr>
          <w:sz w:val="20"/>
          <w:szCs w:val="20"/>
          <w:lang w:val="en-GB"/>
        </w:rPr>
        <w:t xml:space="preserve"> </w:t>
      </w:r>
      <w:r>
        <w:rPr>
          <w:sz w:val="20"/>
          <w:szCs w:val="18"/>
          <w:lang w:val="en-GB"/>
        </w:rPr>
        <w:t>we see that a</w:t>
      </w:r>
      <w:r w:rsidR="00173980">
        <w:rPr>
          <w:sz w:val="20"/>
          <w:szCs w:val="18"/>
          <w:lang w:val="en-GB"/>
        </w:rPr>
        <w:t>round 35 to 40% of all supranational tweets embed at least one picture. This clearly exceed</w:t>
      </w:r>
      <w:r>
        <w:rPr>
          <w:sz w:val="20"/>
          <w:szCs w:val="18"/>
          <w:lang w:val="en-GB"/>
        </w:rPr>
        <w:t>s</w:t>
      </w:r>
      <w:r w:rsidR="00173980">
        <w:rPr>
          <w:sz w:val="20"/>
          <w:szCs w:val="18"/>
          <w:lang w:val="en-GB"/>
        </w:rPr>
        <w:t xml:space="preserve"> picture usage in our sample of tweets from domestic political actors</w:t>
      </w:r>
      <w:r>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423D7AC7"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Pr="00697553">
        <w:rPr>
          <w:sz w:val="20"/>
          <w:szCs w:val="18"/>
          <w:lang w:val="en-US"/>
        </w:rP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Pr="00697553">
        <w:rPr>
          <w:sz w:val="20"/>
          <w:szCs w:val="18"/>
          <w:lang w:val="en-US"/>
        </w:rPr>
        <w:t>(Tang &amp;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537EA2" w:rsidRPr="006B4C5B">
        <w:rPr>
          <w:sz w:val="20"/>
          <w:szCs w:val="20"/>
          <w:lang w:val="en-GB"/>
        </w:rPr>
        <w:t xml:space="preserve">Figure </w:t>
      </w:r>
      <w:r w:rsidR="00537EA2" w:rsidRPr="006B4C5B">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 as well as various version of checkmark symbols.</w:t>
      </w:r>
    </w:p>
    <w:p w14:paraId="3D41D860" w14:textId="72E6822F"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the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Pr>
          <w:sz w:val="20"/>
          <w:szCs w:val="18"/>
          <w:lang w:val="en-GB"/>
        </w:rPr>
        <w:t xml:space="preserve">external websites are directly summarized in thumbnails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Pr>
          <w:sz w:val="20"/>
          <w:szCs w:val="18"/>
          <w:lang w:val="en-GB"/>
        </w:rPr>
        <w:t>Also</w:t>
      </w:r>
      <w:proofErr w:type="gramEnd"/>
      <w:r>
        <w:rPr>
          <w:sz w:val="20"/>
          <w:szCs w:val="18"/>
          <w:lang w:val="en-GB"/>
        </w:rPr>
        <w:t xml:space="preserve"> with regard to this communication </w:t>
      </w:r>
      <w:r>
        <w:rPr>
          <w:sz w:val="20"/>
          <w:szCs w:val="18"/>
          <w:lang w:val="en-GB"/>
        </w:rPr>
        <w:lastRenderedPageBreak/>
        <w:t xml:space="preserve">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p>
    <w:p w14:paraId="12A635D4" w14:textId="29BA7706"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 xml:space="preserve">A sizeable share of around 5% of external links point to other social media platforms, notably Facebook, LinkedIn, and Instagram where s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6D770398"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w:t>
      </w:r>
      <w:r w:rsidR="00697553">
        <w:rPr>
          <w:sz w:val="20"/>
          <w:szCs w:val="18"/>
          <w:lang w:val="en-GB"/>
        </w:rPr>
        <w:t xml:space="preserve">- both in absolute and </w:t>
      </w:r>
      <w:r w:rsidR="002F3D47">
        <w:rPr>
          <w:sz w:val="20"/>
          <w:szCs w:val="18"/>
          <w:lang w:val="en-GB"/>
        </w:rPr>
        <w:t xml:space="preserve">in </w:t>
      </w:r>
      <w:r w:rsidR="00697553">
        <w:rPr>
          <w:sz w:val="20"/>
          <w:szCs w:val="18"/>
          <w:lang w:val="en-GB"/>
        </w:rPr>
        <w:t>relative term</w:t>
      </w:r>
      <w:r>
        <w:rPr>
          <w:sz w:val="20"/>
          <w:szCs w:val="18"/>
          <w:lang w:val="en-GB"/>
        </w:rPr>
        <w:t xml:space="preserve">s –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3368C2AF" w:rsidR="00697553" w:rsidRDefault="00697553" w:rsidP="00FC6904">
      <w:pPr>
        <w:spacing w:before="120" w:after="0" w:line="240" w:lineRule="auto"/>
        <w:jc w:val="both"/>
        <w:rPr>
          <w:sz w:val="20"/>
          <w:szCs w:val="18"/>
          <w:lang w:val="en-GB"/>
        </w:rPr>
      </w:pPr>
    </w:p>
    <w:p w14:paraId="21C44ACF" w14:textId="67491BDE"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sidR="002E534C">
        <w:rPr>
          <w:b/>
          <w:sz w:val="20"/>
          <w:szCs w:val="18"/>
          <w:lang w:val="en-GB"/>
        </w:rPr>
        <w:t xml:space="preserve">Supranational engagement </w:t>
      </w:r>
      <w:r>
        <w:rPr>
          <w:b/>
          <w:sz w:val="20"/>
          <w:szCs w:val="18"/>
          <w:lang w:val="en-GB"/>
        </w:rPr>
        <w:t>with the Twitter discourse</w:t>
      </w:r>
    </w:p>
    <w:p w14:paraId="088C29B6" w14:textId="77777777" w:rsidR="00532D33" w:rsidRDefault="00532D33" w:rsidP="00532D33">
      <w:pPr>
        <w:spacing w:after="0" w:line="240" w:lineRule="auto"/>
        <w:jc w:val="both"/>
        <w:rPr>
          <w:i/>
          <w:sz w:val="20"/>
          <w:szCs w:val="18"/>
          <w:lang w:val="en-GB"/>
        </w:rPr>
      </w:pPr>
    </w:p>
    <w:p w14:paraId="55B4170F" w14:textId="0D78EC52" w:rsidR="00532D33" w:rsidRPr="00D114D6" w:rsidRDefault="00532D33"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7FA891E8"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48E6A118" w:rsidR="00926A1D" w:rsidRDefault="004709BE" w:rsidP="00D114D6">
      <w:pPr>
        <w:spacing w:before="120" w:after="0" w:line="240" w:lineRule="auto"/>
        <w:jc w:val="both"/>
        <w:rPr>
          <w:sz w:val="20"/>
          <w:szCs w:val="18"/>
          <w:lang w:val="en-GB"/>
        </w:rPr>
      </w:pPr>
      <w:r>
        <w:rPr>
          <w:sz w:val="20"/>
          <w:szCs w:val="18"/>
          <w:lang w:val="en-GB"/>
        </w:rPr>
        <w:t xml:space="preserve">What we know, however, 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a hack exploiting the Internet Archive, a non-profit organisation working for free access to online information. Their archive.org engine crawls the world wide web and takes static, timestamped snapshots of individual sites. We set up automated scripts (available at </w:t>
      </w:r>
      <w:hyperlink r:id="rId18"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2354AA">
        <w:rPr>
          <w:sz w:val="20"/>
          <w:szCs w:val="18"/>
          <w:lang w:val="en-GB"/>
        </w:rPr>
        <w:t>which</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7C83817C" w:rsidR="0034145D" w:rsidRDefault="00942E8A" w:rsidP="00D114D6">
      <w:pPr>
        <w:spacing w:before="120" w:after="0" w:line="240" w:lineRule="auto"/>
        <w:jc w:val="both"/>
        <w:rPr>
          <w:sz w:val="20"/>
          <w:szCs w:val="18"/>
          <w:lang w:val="en-GB"/>
        </w:rPr>
      </w:pPr>
      <w:r>
        <w:rPr>
          <w:sz w:val="20"/>
          <w:szCs w:val="18"/>
          <w:lang w:val="en-GB"/>
        </w:rPr>
        <w:t>But</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sample of 115 supranational EU</w:t>
      </w:r>
      <w:r>
        <w:rPr>
          <w:sz w:val="20"/>
          <w:szCs w:val="18"/>
          <w:lang w:val="en-GB"/>
        </w:rPr>
        <w:t xml:space="preserve"> </w:t>
      </w:r>
      <w:r w:rsidR="00926A1D">
        <w:rPr>
          <w:sz w:val="20"/>
          <w:szCs w:val="18"/>
          <w:lang w:val="en-GB"/>
        </w:rPr>
        <w:t>accounts</w:t>
      </w:r>
      <w:r>
        <w:rPr>
          <w:sz w:val="20"/>
          <w:szCs w:val="18"/>
          <w:lang w:val="en-GB"/>
        </w:rPr>
        <w:t>,</w:t>
      </w:r>
      <w:r w:rsidR="00926A1D">
        <w:rPr>
          <w:sz w:val="20"/>
          <w:szCs w:val="18"/>
          <w:lang w:val="en-GB"/>
        </w:rPr>
        <w:t xml:space="preserve"> we can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Pr>
          <w:sz w:val="20"/>
          <w:szCs w:val="18"/>
          <w:lang w:val="en-GB"/>
        </w:rPr>
        <w:t>, for example</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arguably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Pr="00942E8A">
        <w:rPr>
          <w:rFonts w:cs="Calibri"/>
          <w:sz w:val="20"/>
          <w:szCs w:val="20"/>
          <w:lang w:val="en-GB"/>
        </w:rPr>
        <w:fldChar w:fldCharType="begin"/>
      </w:r>
      <w:r w:rsidRPr="00942E8A">
        <w:rPr>
          <w:rFonts w:cs="Calibri"/>
          <w:sz w:val="20"/>
          <w:szCs w:val="20"/>
          <w:lang w:val="en-GB"/>
        </w:rPr>
        <w:instrText xml:space="preserve"> REF _Ref75463867 \h </w:instrText>
      </w:r>
      <w:r w:rsidRPr="00942E8A">
        <w:rPr>
          <w:rFonts w:cs="Calibri"/>
          <w:sz w:val="20"/>
          <w:szCs w:val="20"/>
          <w:lang w:val="en-GB"/>
        </w:rPr>
      </w:r>
      <w:r w:rsidRPr="00942E8A">
        <w:rPr>
          <w:rFonts w:cs="Calibri"/>
          <w:sz w:val="20"/>
          <w:szCs w:val="20"/>
          <w:lang w:val="en-GB"/>
        </w:rPr>
        <w:instrText xml:space="preserve"> \* MERGEFORMAT </w:instrText>
      </w:r>
      <w:r w:rsidRPr="00942E8A">
        <w:rPr>
          <w:rFonts w:cs="Calibri"/>
          <w:sz w:val="20"/>
          <w:szCs w:val="20"/>
          <w:lang w:val="en-GB"/>
        </w:rPr>
        <w:fldChar w:fldCharType="separate"/>
      </w:r>
      <w:r w:rsidRPr="00942E8A">
        <w:rPr>
          <w:rFonts w:cs="Calibri"/>
          <w:sz w:val="20"/>
          <w:szCs w:val="20"/>
          <w:lang w:val="en-GB"/>
        </w:rPr>
        <w:t xml:space="preserve">Figure </w:t>
      </w:r>
      <w:r w:rsidRPr="00942E8A">
        <w:rPr>
          <w:rFonts w:cs="Calibri"/>
          <w:noProof/>
          <w:sz w:val="20"/>
          <w:szCs w:val="20"/>
          <w:lang w:val="en-GB"/>
        </w:rPr>
        <w:t>4</w:t>
      </w:r>
      <w:r w:rsidRPr="00942E8A">
        <w:rPr>
          <w:rFonts w:cs="Calibri"/>
          <w:sz w:val="20"/>
          <w:szCs w:val="20"/>
          <w:lang w:val="en-GB"/>
        </w:rPr>
        <w:fldChar w:fldCharType="end"/>
      </w:r>
      <w:r w:rsidRPr="00942E8A">
        <w:rPr>
          <w:rFonts w:cs="Calibri"/>
          <w:sz w:val="20"/>
          <w:szCs w:val="20"/>
          <w:lang w:val="en-GB"/>
        </w:rPr>
        <w:t xml:space="preserve"> </w:t>
      </w:r>
      <w:r w:rsidR="0034145D">
        <w:rPr>
          <w:sz w:val="20"/>
          <w:szCs w:val="18"/>
          <w:lang w:val="en-GB"/>
        </w:rPr>
        <w:t xml:space="preserve">shows </w:t>
      </w:r>
      <w:r w:rsidR="00DA3438">
        <w:rPr>
          <w:sz w:val="20"/>
          <w:szCs w:val="18"/>
          <w:lang w:val="en-GB"/>
        </w:rPr>
        <w:t>how they evolved for</w:t>
      </w:r>
      <w:r w:rsidR="0034145D">
        <w:rPr>
          <w:sz w:val="20"/>
          <w:szCs w:val="18"/>
          <w:lang w:val="en-GB"/>
        </w:rPr>
        <w:t xml:space="preserve"> supranational Twitter profiles over time.</w:t>
      </w:r>
    </w:p>
    <w:p w14:paraId="030EF882" w14:textId="0C389723" w:rsidR="00DA3438" w:rsidRDefault="00942E8A" w:rsidP="00D114D6">
      <w:pPr>
        <w:spacing w:before="120" w:after="0" w:line="240" w:lineRule="auto"/>
        <w:jc w:val="both"/>
        <w:rPr>
          <w:sz w:val="20"/>
          <w:szCs w:val="18"/>
          <w:lang w:val="en-GB"/>
        </w:rPr>
      </w:pPr>
      <w:r>
        <w:rPr>
          <w:sz w:val="20"/>
          <w:szCs w:val="18"/>
          <w:lang w:val="en-GB"/>
        </w:rPr>
        <w:t xml:space="preserve">The period of growing supranational tweet volume between 2010 and 2015 we have seen above was apparently followed by a period in which an increasing number of Twitter users also decided to follow these accounts. But the figure also highlights that the distribution of Twitter followers across supranational accounts is extremely right </w:t>
      </w:r>
      <w:proofErr w:type="gramStart"/>
      <w:r>
        <w:rPr>
          <w:sz w:val="20"/>
          <w:szCs w:val="18"/>
          <w:lang w:val="en-GB"/>
        </w:rPr>
        <w:t>skewed</w:t>
      </w:r>
      <w:proofErr w:type="gramEnd"/>
      <w:r>
        <w:rPr>
          <w:sz w:val="20"/>
          <w:szCs w:val="18"/>
          <w:lang w:val="en-GB"/>
        </w:rPr>
        <w:t xml:space="preserve"> and that this inequality has be growing strongly over time. The by far most prominent supranational account is @EU_Commission with 1,491,799 followers as of May 3</w:t>
      </w:r>
      <w:r w:rsidR="00005862">
        <w:rPr>
          <w:sz w:val="20"/>
          <w:szCs w:val="18"/>
          <w:lang w:val="en-GB"/>
        </w:rPr>
        <w:t>,</w:t>
      </w:r>
      <w:r>
        <w:rPr>
          <w:sz w:val="20"/>
          <w:szCs w:val="18"/>
          <w:lang w:val="en-GB"/>
        </w:rPr>
        <w:t xml:space="preserve"> 2021, followed by the institutional accounts of the European Council President (1,194,690 followers) and the European Central Bank (627,277). Among the most prominent personal accounts are Commission </w:t>
      </w:r>
      <w:r w:rsidR="00005862">
        <w:rPr>
          <w:sz w:val="20"/>
          <w:szCs w:val="18"/>
          <w:lang w:val="en-GB"/>
        </w:rPr>
        <w:t>president</w:t>
      </w:r>
      <w:r>
        <w:rPr>
          <w:sz w:val="20"/>
          <w:szCs w:val="18"/>
          <w:lang w:val="en-GB"/>
        </w:rPr>
        <w:t xml:space="preserve"> Von der Leyen (587,814 followers), Competition Commissioner Vestager (295,615), and the High Representative for Foreign Affairs and Security Policy</w:t>
      </w:r>
      <w:r w:rsidR="00005862">
        <w:rPr>
          <w:sz w:val="20"/>
          <w:szCs w:val="18"/>
          <w:lang w:val="en-GB"/>
        </w:rPr>
        <w:t>,</w:t>
      </w:r>
      <w:r>
        <w:rPr>
          <w:sz w:val="20"/>
          <w:szCs w:val="18"/>
          <w:lang w:val="en-GB"/>
        </w:rPr>
        <w:t xml:space="preserve">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005862">
        <w:rPr>
          <w:sz w:val="20"/>
          <w:szCs w:val="18"/>
          <w:lang w:val="en-GB"/>
        </w:rPr>
        <w:t>201,857). Personal accounts have on average 13,000 followers less than institutional accounts, but this difference is not statistically significant</w:t>
      </w:r>
      <w:r w:rsidR="00D054CB">
        <w:rPr>
          <w:sz w:val="20"/>
          <w:szCs w:val="18"/>
          <w:lang w:val="en-GB"/>
        </w:rPr>
        <w:t>,</w:t>
      </w:r>
      <w:r w:rsidR="00005862">
        <w:rPr>
          <w:sz w:val="20"/>
          <w:szCs w:val="18"/>
          <w:lang w:val="en-GB"/>
        </w:rPr>
        <w:t xml:space="preserve"> pointing to sizeable within</w:t>
      </w:r>
      <w:r w:rsidR="00D054CB">
        <w:rPr>
          <w:sz w:val="20"/>
          <w:szCs w:val="18"/>
          <w:lang w:val="en-GB"/>
        </w:rPr>
        <w:t>-</w:t>
      </w:r>
      <w:r w:rsidR="00005862">
        <w:rPr>
          <w:sz w:val="20"/>
          <w:szCs w:val="18"/>
          <w:lang w:val="en-GB"/>
        </w:rPr>
        <w:t xml:space="preserve">group variation. At the lower end of the distribution, we find several of Commission Directors-General as well as the Euratom Supply Agency with </w:t>
      </w:r>
      <w:r w:rsidR="00D054CB">
        <w:rPr>
          <w:sz w:val="20"/>
          <w:szCs w:val="18"/>
          <w:lang w:val="en-GB"/>
        </w:rPr>
        <w:t xml:space="preserve">only </w:t>
      </w:r>
      <w:r w:rsidR="00005862">
        <w:rPr>
          <w:sz w:val="20"/>
          <w:szCs w:val="18"/>
          <w:lang w:val="en-GB"/>
        </w:rPr>
        <w:t>77 followers.</w:t>
      </w:r>
    </w:p>
    <w:p w14:paraId="720AE038" w14:textId="77777777" w:rsidR="00D054CB" w:rsidRDefault="00D054CB" w:rsidP="00D114D6">
      <w:pPr>
        <w:spacing w:before="120" w:after="0" w:line="240" w:lineRule="auto"/>
        <w:jc w:val="both"/>
        <w:rPr>
          <w:sz w:val="20"/>
          <w:szCs w:val="18"/>
          <w:lang w:val="en-GB"/>
        </w:rPr>
      </w:pP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6EF23D38" w:rsidR="00DA3438" w:rsidRPr="00A341E4" w:rsidRDefault="00DA3438" w:rsidP="00DA3438">
      <w:pPr>
        <w:pStyle w:val="Beschriftung"/>
        <w:keepLines/>
        <w:jc w:val="center"/>
        <w:rPr>
          <w:color w:val="auto"/>
          <w:sz w:val="20"/>
          <w:lang w:val="en-GB"/>
        </w:rPr>
      </w:pPr>
      <w:bookmarkStart w:id="18"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942E8A">
        <w:rPr>
          <w:b/>
          <w:bCs/>
          <w:noProof/>
          <w:color w:val="auto"/>
          <w:lang w:val="en-GB"/>
        </w:rPr>
        <w:t>4</w:t>
      </w:r>
      <w:r w:rsidRPr="00A341E4">
        <w:rPr>
          <w:b/>
          <w:bCs/>
          <w:color w:val="auto"/>
          <w:lang w:val="en-GB"/>
        </w:rPr>
        <w:fldChar w:fldCharType="end"/>
      </w:r>
      <w:bookmarkEnd w:id="18"/>
      <w:r w:rsidRPr="00A341E4">
        <w:rPr>
          <w:color w:val="auto"/>
          <w:lang w:val="en-GB"/>
        </w:rPr>
        <w:t xml:space="preserve">: </w:t>
      </w:r>
      <w:r>
        <w:rPr>
          <w:color w:val="auto"/>
          <w:lang w:val="en-GB"/>
        </w:rPr>
        <w:t>Followers of supranational Twitter accounts</w:t>
      </w:r>
    </w:p>
    <w:p w14:paraId="717C0D0F" w14:textId="37FD4D4A" w:rsidR="002E5018" w:rsidRDefault="00D054CB" w:rsidP="00D114D6">
      <w:pPr>
        <w:spacing w:before="120" w:after="0" w:line="240" w:lineRule="auto"/>
        <w:jc w:val="both"/>
        <w:rPr>
          <w:sz w:val="20"/>
          <w:szCs w:val="18"/>
          <w:lang w:val="en-GB"/>
        </w:rPr>
      </w:pPr>
      <w:r>
        <w:rPr>
          <w:sz w:val="20"/>
          <w:szCs w:val="18"/>
          <w:lang w:val="en-GB"/>
        </w:rPr>
        <w:t xml:space="preserve">But do users </w:t>
      </w:r>
      <w:proofErr w:type="gramStart"/>
      <w:r>
        <w:rPr>
          <w:sz w:val="20"/>
          <w:szCs w:val="18"/>
          <w:lang w:val="en-GB"/>
        </w:rPr>
        <w:t>actually engage</w:t>
      </w:r>
      <w:proofErr w:type="gramEnd"/>
      <w:r>
        <w:rPr>
          <w:sz w:val="20"/>
          <w:szCs w:val="18"/>
          <w:lang w:val="en-GB"/>
        </w:rPr>
        <w:t xml:space="preserve"> with the messages they re</w:t>
      </w:r>
      <w:r w:rsidR="00983E7C">
        <w:rPr>
          <w:sz w:val="20"/>
          <w:szCs w:val="18"/>
          <w:lang w:val="en-GB"/>
        </w:rPr>
        <w:t>ce</w:t>
      </w:r>
      <w:r>
        <w:rPr>
          <w:sz w:val="20"/>
          <w:szCs w:val="18"/>
          <w:lang w:val="en-GB"/>
        </w:rPr>
        <w:t xml:space="preserve">ive from supranational EU actors? Like in </w:t>
      </w:r>
      <w:proofErr w:type="spellStart"/>
      <w:r>
        <w:rPr>
          <w:sz w:val="20"/>
          <w:szCs w:val="18"/>
          <w:lang w:val="en-GB"/>
        </w:rPr>
        <w:t>preceeding</w:t>
      </w:r>
      <w:proofErr w:type="spellEnd"/>
      <w:r>
        <w:rPr>
          <w:sz w:val="20"/>
          <w:szCs w:val="18"/>
          <w:lang w:val="en-GB"/>
        </w:rPr>
        <w:t xml:space="preserve"> section we focus on likes, retweets, </w:t>
      </w:r>
      <w:proofErr w:type="gramStart"/>
      <w:r>
        <w:rPr>
          <w:sz w:val="20"/>
          <w:szCs w:val="18"/>
          <w:lang w:val="en-GB"/>
        </w:rPr>
        <w:t>quotes</w:t>
      </w:r>
      <w:proofErr w:type="gramEnd"/>
      <w:r>
        <w:rPr>
          <w:sz w:val="20"/>
          <w:szCs w:val="18"/>
          <w:lang w:val="en-GB"/>
        </w:rPr>
        <w:t xml:space="preserve"> and replies – this time in response to the original, self-authored tweets that supranational actors have published. Since the number of </w:t>
      </w:r>
      <w:proofErr w:type="gramStart"/>
      <w:r>
        <w:rPr>
          <w:sz w:val="20"/>
          <w:szCs w:val="18"/>
          <w:lang w:val="en-GB"/>
        </w:rPr>
        <w:t>user</w:t>
      </w:r>
      <w:proofErr w:type="gramEnd"/>
      <w:r>
        <w:rPr>
          <w:sz w:val="20"/>
          <w:szCs w:val="18"/>
          <w:lang w:val="en-GB"/>
        </w:rPr>
        <w:t xml:space="preserve"> that may have seen the tweet in the first place arguably affects the number of possible engagements, we express the counts as the ashre of followers of the tweeting account at the point in time of the message. Given the imprecision in measuring follower counts, we reduce our sample to accounts that have at least 2 archive.org snapshots, taking only tweets at or after the first of those snapshots into account. Figure XX plots these engagement ratios against our equally treated benchmark samples.</w:t>
      </w:r>
    </w:p>
    <w:p w14:paraId="5E3B9056" w14:textId="77777777" w:rsidR="00D054CB" w:rsidRDefault="00D054CB" w:rsidP="00D114D6">
      <w:pPr>
        <w:spacing w:before="120" w:after="0" w:line="240" w:lineRule="auto"/>
        <w:jc w:val="both"/>
        <w:rPr>
          <w:sz w:val="20"/>
          <w:szCs w:val="18"/>
          <w:lang w:val="en-GB"/>
        </w:rPr>
      </w:pPr>
    </w:p>
    <w:p w14:paraId="606B6A67" w14:textId="0840E448" w:rsidR="002E5018" w:rsidRDefault="002E5018" w:rsidP="00D114D6">
      <w:pPr>
        <w:spacing w:before="120" w:after="0" w:line="240" w:lineRule="auto"/>
        <w:jc w:val="both"/>
        <w:rPr>
          <w:sz w:val="20"/>
          <w:szCs w:val="18"/>
          <w:lang w:val="en-GB"/>
        </w:rPr>
      </w:pPr>
    </w:p>
    <w:p w14:paraId="3C824DBC" w14:textId="77777777" w:rsidR="002E5018" w:rsidRPr="00D114D6" w:rsidRDefault="002E5018" w:rsidP="00D114D6">
      <w:pPr>
        <w:spacing w:before="120" w:after="0" w:line="240" w:lineRule="auto"/>
        <w:jc w:val="both"/>
        <w:rPr>
          <w:sz w:val="20"/>
          <w:szCs w:val="18"/>
          <w:lang w:val="en-GB"/>
        </w:rPr>
      </w:pP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786023B0" w14:textId="77777777" w:rsidR="00532D33" w:rsidRPr="00D114D6" w:rsidRDefault="00532D33"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p w14:paraId="725D79A6" w14:textId="34E0C3B7" w:rsidR="00615977" w:rsidRPr="00A341E4" w:rsidRDefault="00615977" w:rsidP="00FC6904">
      <w:pPr>
        <w:spacing w:before="120" w:after="0" w:line="240" w:lineRule="auto"/>
        <w:jc w:val="both"/>
        <w:rPr>
          <w:sz w:val="20"/>
          <w:szCs w:val="18"/>
          <w:lang w:val="en-GB"/>
        </w:rPr>
      </w:pPr>
    </w:p>
    <w:p w14:paraId="700EBAB5" w14:textId="77777777" w:rsidR="004100E3" w:rsidRPr="00A341E4" w:rsidRDefault="004100E3" w:rsidP="00652588">
      <w:pPr>
        <w:spacing w:after="120" w:line="240" w:lineRule="auto"/>
        <w:jc w:val="both"/>
        <w:rPr>
          <w:sz w:val="20"/>
          <w:szCs w:val="18"/>
          <w:lang w:val="en-GB"/>
        </w:rPr>
      </w:pPr>
      <w:r w:rsidRPr="00A341E4">
        <w:rPr>
          <w:sz w:val="20"/>
          <w:szCs w:val="18"/>
          <w:lang w:val="en-GB"/>
        </w:rPr>
        <w:t>1.1.1. This Is a Second Sub-Heading (Regular)</w:t>
      </w:r>
    </w:p>
    <w:sectPr w:rsidR="004100E3" w:rsidRPr="00A341E4" w:rsidSect="00CB0566">
      <w:headerReference w:type="default" r:id="rId20"/>
      <w:footerReference w:type="default" r:id="rId21"/>
      <w:headerReference w:type="first" r:id="rId22"/>
      <w:footerReference w:type="first" r:id="rId23"/>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7"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9" w:author="Christian Rauh" w:date="2021-06-22T10:45:00Z" w:initials="CR">
    <w:p w14:paraId="67877DFD" w14:textId="7FA534AB" w:rsidR="009873DB" w:rsidRDefault="009873DB">
      <w:pPr>
        <w:pStyle w:val="Kommentartext"/>
      </w:pPr>
      <w:r>
        <w:rPr>
          <w:rStyle w:val="Kommentarzeichen"/>
        </w:rPr>
        <w:annotationRef/>
      </w:r>
      <w:r>
        <w:t>Whatever exists needs to be very briefly</w:t>
      </w:r>
      <w:r w:rsidR="00F93DCA">
        <w:t xml:space="preserve"> discussed here (EP study on Council)</w:t>
      </w:r>
      <w:r>
        <w:t xml:space="preserve"> </w:t>
      </w:r>
    </w:p>
  </w:comment>
  <w:comment w:id="10" w:author="Christian Rauh" w:date="2021-06-22T10:58:00Z" w:initials="CR">
    <w:p w14:paraId="5798172C" w14:textId="02D1BDDC" w:rsidR="00F93DCA" w:rsidRDefault="00F93DCA">
      <w:pPr>
        <w:pStyle w:val="Kommentartext"/>
      </w:pPr>
      <w:r>
        <w:rPr>
          <w:rStyle w:val="Kommentarzeichen"/>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1" w:author="Christian Rauh" w:date="2021-06-22T11:18:00Z" w:initials="CR">
    <w:p w14:paraId="1565523D" w14:textId="584E06C3" w:rsidR="00013D14" w:rsidRDefault="00013D14">
      <w:pPr>
        <w:pStyle w:val="Kommentartext"/>
      </w:pPr>
      <w:r>
        <w:rPr>
          <w:rStyle w:val="Kommentarzeichen"/>
        </w:rPr>
        <w:annotationRef/>
      </w:r>
      <w:r>
        <w:t>Sina, 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4DF82D89" w:rsidR="00625CE8" w:rsidRDefault="00625CE8">
      <w:pPr>
        <w:pStyle w:val="Kommentar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2"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9A421" w14:textId="77777777" w:rsidR="00340C32" w:rsidRDefault="00340C32" w:rsidP="00675AF9">
      <w:pPr>
        <w:spacing w:after="0" w:line="240" w:lineRule="auto"/>
      </w:pPr>
      <w:r>
        <w:separator/>
      </w:r>
    </w:p>
  </w:endnote>
  <w:endnote w:type="continuationSeparator" w:id="0">
    <w:p w14:paraId="6F62A9D6" w14:textId="77777777" w:rsidR="00340C32" w:rsidRDefault="00340C32"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BDD09" w14:textId="77777777" w:rsidR="00340C32" w:rsidRDefault="00340C32" w:rsidP="00675AF9">
      <w:pPr>
        <w:spacing w:after="0" w:line="240" w:lineRule="auto"/>
      </w:pPr>
      <w:r>
        <w:separator/>
      </w:r>
    </w:p>
  </w:footnote>
  <w:footnote w:type="continuationSeparator" w:id="0">
    <w:p w14:paraId="3FB777BD" w14:textId="77777777" w:rsidR="00340C32" w:rsidRDefault="00340C32"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167D"/>
    <w:rsid w:val="000129A6"/>
    <w:rsid w:val="00013D14"/>
    <w:rsid w:val="00017D89"/>
    <w:rsid w:val="00025B6E"/>
    <w:rsid w:val="000309ED"/>
    <w:rsid w:val="00033892"/>
    <w:rsid w:val="00037F16"/>
    <w:rsid w:val="00037F9A"/>
    <w:rsid w:val="00042904"/>
    <w:rsid w:val="000518BF"/>
    <w:rsid w:val="00051A1B"/>
    <w:rsid w:val="00067DE1"/>
    <w:rsid w:val="000756C9"/>
    <w:rsid w:val="00091B45"/>
    <w:rsid w:val="00091E38"/>
    <w:rsid w:val="000A0D2D"/>
    <w:rsid w:val="000A1A9E"/>
    <w:rsid w:val="000A6F49"/>
    <w:rsid w:val="000B3E98"/>
    <w:rsid w:val="000C6BB4"/>
    <w:rsid w:val="000C73E0"/>
    <w:rsid w:val="000D31D6"/>
    <w:rsid w:val="000E12A3"/>
    <w:rsid w:val="000E1CB6"/>
    <w:rsid w:val="00101DF3"/>
    <w:rsid w:val="00135B72"/>
    <w:rsid w:val="001455D2"/>
    <w:rsid w:val="001608EA"/>
    <w:rsid w:val="001665A9"/>
    <w:rsid w:val="00170723"/>
    <w:rsid w:val="00173980"/>
    <w:rsid w:val="0017781E"/>
    <w:rsid w:val="00193E2A"/>
    <w:rsid w:val="00193FA2"/>
    <w:rsid w:val="001A0BC1"/>
    <w:rsid w:val="001B065D"/>
    <w:rsid w:val="001C20F8"/>
    <w:rsid w:val="001C490E"/>
    <w:rsid w:val="001D7C47"/>
    <w:rsid w:val="001E08A5"/>
    <w:rsid w:val="001F014E"/>
    <w:rsid w:val="001F0999"/>
    <w:rsid w:val="00202163"/>
    <w:rsid w:val="0021323F"/>
    <w:rsid w:val="002140DD"/>
    <w:rsid w:val="002255C6"/>
    <w:rsid w:val="002354AA"/>
    <w:rsid w:val="002447F1"/>
    <w:rsid w:val="00261DD5"/>
    <w:rsid w:val="002762DB"/>
    <w:rsid w:val="00290453"/>
    <w:rsid w:val="00290D3B"/>
    <w:rsid w:val="002B045F"/>
    <w:rsid w:val="002B24F8"/>
    <w:rsid w:val="002B2795"/>
    <w:rsid w:val="002C7827"/>
    <w:rsid w:val="002E5018"/>
    <w:rsid w:val="002E534C"/>
    <w:rsid w:val="002E7307"/>
    <w:rsid w:val="002F3D47"/>
    <w:rsid w:val="003047D1"/>
    <w:rsid w:val="00306893"/>
    <w:rsid w:val="00317A71"/>
    <w:rsid w:val="00321E96"/>
    <w:rsid w:val="00322DEE"/>
    <w:rsid w:val="0032361F"/>
    <w:rsid w:val="00323B59"/>
    <w:rsid w:val="0032673F"/>
    <w:rsid w:val="003275B8"/>
    <w:rsid w:val="00340C32"/>
    <w:rsid w:val="0034145D"/>
    <w:rsid w:val="00347AD4"/>
    <w:rsid w:val="00347B58"/>
    <w:rsid w:val="003521FF"/>
    <w:rsid w:val="003537C5"/>
    <w:rsid w:val="0035437B"/>
    <w:rsid w:val="0036079B"/>
    <w:rsid w:val="0036492C"/>
    <w:rsid w:val="00365384"/>
    <w:rsid w:val="00367B7C"/>
    <w:rsid w:val="00373035"/>
    <w:rsid w:val="00394B13"/>
    <w:rsid w:val="003B2CE1"/>
    <w:rsid w:val="003C2342"/>
    <w:rsid w:val="003D5D02"/>
    <w:rsid w:val="003D789D"/>
    <w:rsid w:val="003E4EAB"/>
    <w:rsid w:val="003F7897"/>
    <w:rsid w:val="004100E3"/>
    <w:rsid w:val="00424129"/>
    <w:rsid w:val="00457108"/>
    <w:rsid w:val="00460218"/>
    <w:rsid w:val="004709BE"/>
    <w:rsid w:val="00470FA9"/>
    <w:rsid w:val="00490F14"/>
    <w:rsid w:val="00495CA9"/>
    <w:rsid w:val="004A01A1"/>
    <w:rsid w:val="004A4DF3"/>
    <w:rsid w:val="004F022B"/>
    <w:rsid w:val="005016A5"/>
    <w:rsid w:val="00501BC2"/>
    <w:rsid w:val="0050284E"/>
    <w:rsid w:val="00504392"/>
    <w:rsid w:val="00532D33"/>
    <w:rsid w:val="00537EA2"/>
    <w:rsid w:val="0054065E"/>
    <w:rsid w:val="00556793"/>
    <w:rsid w:val="005569BE"/>
    <w:rsid w:val="00560269"/>
    <w:rsid w:val="005638E7"/>
    <w:rsid w:val="00571BBD"/>
    <w:rsid w:val="0057200D"/>
    <w:rsid w:val="005746CF"/>
    <w:rsid w:val="0057716F"/>
    <w:rsid w:val="0058058B"/>
    <w:rsid w:val="00582374"/>
    <w:rsid w:val="005970EE"/>
    <w:rsid w:val="005B31BD"/>
    <w:rsid w:val="005B48BF"/>
    <w:rsid w:val="005B5BD1"/>
    <w:rsid w:val="005B7EC7"/>
    <w:rsid w:val="005D4A7B"/>
    <w:rsid w:val="005E5C2B"/>
    <w:rsid w:val="005F0AB9"/>
    <w:rsid w:val="00603552"/>
    <w:rsid w:val="0060553C"/>
    <w:rsid w:val="00615977"/>
    <w:rsid w:val="0062037D"/>
    <w:rsid w:val="00625CE8"/>
    <w:rsid w:val="00632089"/>
    <w:rsid w:val="00634B26"/>
    <w:rsid w:val="0064153D"/>
    <w:rsid w:val="0064749A"/>
    <w:rsid w:val="00652588"/>
    <w:rsid w:val="006618F2"/>
    <w:rsid w:val="00664985"/>
    <w:rsid w:val="0067013A"/>
    <w:rsid w:val="00675AF9"/>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86D20"/>
    <w:rsid w:val="007946F6"/>
    <w:rsid w:val="00795D0B"/>
    <w:rsid w:val="007972D3"/>
    <w:rsid w:val="007A7CBA"/>
    <w:rsid w:val="007D0F40"/>
    <w:rsid w:val="007D1D8F"/>
    <w:rsid w:val="007E686B"/>
    <w:rsid w:val="007F4E91"/>
    <w:rsid w:val="00805BA4"/>
    <w:rsid w:val="00840DDB"/>
    <w:rsid w:val="00856614"/>
    <w:rsid w:val="00872B05"/>
    <w:rsid w:val="008828BA"/>
    <w:rsid w:val="00884891"/>
    <w:rsid w:val="008873E6"/>
    <w:rsid w:val="00893C5E"/>
    <w:rsid w:val="008951BA"/>
    <w:rsid w:val="008A6FB2"/>
    <w:rsid w:val="008B08D0"/>
    <w:rsid w:val="008C4CB2"/>
    <w:rsid w:val="008D77CF"/>
    <w:rsid w:val="008E5FF2"/>
    <w:rsid w:val="00900B9E"/>
    <w:rsid w:val="009018DD"/>
    <w:rsid w:val="009019A4"/>
    <w:rsid w:val="00917E73"/>
    <w:rsid w:val="00924BC5"/>
    <w:rsid w:val="00926A1D"/>
    <w:rsid w:val="009315E0"/>
    <w:rsid w:val="00936944"/>
    <w:rsid w:val="0093719C"/>
    <w:rsid w:val="00941197"/>
    <w:rsid w:val="00942E8A"/>
    <w:rsid w:val="00954DDD"/>
    <w:rsid w:val="00957ED1"/>
    <w:rsid w:val="00965014"/>
    <w:rsid w:val="009734C4"/>
    <w:rsid w:val="009762A1"/>
    <w:rsid w:val="00982672"/>
    <w:rsid w:val="00983E7C"/>
    <w:rsid w:val="009840DC"/>
    <w:rsid w:val="00986720"/>
    <w:rsid w:val="009873DB"/>
    <w:rsid w:val="009946EC"/>
    <w:rsid w:val="00996A8C"/>
    <w:rsid w:val="009975C1"/>
    <w:rsid w:val="009A2277"/>
    <w:rsid w:val="009A4251"/>
    <w:rsid w:val="009B522E"/>
    <w:rsid w:val="009B604D"/>
    <w:rsid w:val="009C4088"/>
    <w:rsid w:val="009C52A7"/>
    <w:rsid w:val="009C6D4B"/>
    <w:rsid w:val="009E1560"/>
    <w:rsid w:val="00A118CE"/>
    <w:rsid w:val="00A233EF"/>
    <w:rsid w:val="00A2429B"/>
    <w:rsid w:val="00A2458C"/>
    <w:rsid w:val="00A27792"/>
    <w:rsid w:val="00A31E7D"/>
    <w:rsid w:val="00A341E4"/>
    <w:rsid w:val="00A47577"/>
    <w:rsid w:val="00A52755"/>
    <w:rsid w:val="00A5718E"/>
    <w:rsid w:val="00A71F03"/>
    <w:rsid w:val="00A73EDD"/>
    <w:rsid w:val="00A76AE3"/>
    <w:rsid w:val="00A8792E"/>
    <w:rsid w:val="00AB3CAE"/>
    <w:rsid w:val="00AB6DA4"/>
    <w:rsid w:val="00AC0900"/>
    <w:rsid w:val="00AC4774"/>
    <w:rsid w:val="00AC4879"/>
    <w:rsid w:val="00AC7F9F"/>
    <w:rsid w:val="00AD06FC"/>
    <w:rsid w:val="00AD2F11"/>
    <w:rsid w:val="00AF3C2D"/>
    <w:rsid w:val="00AF745E"/>
    <w:rsid w:val="00B02F28"/>
    <w:rsid w:val="00B12F0D"/>
    <w:rsid w:val="00B21829"/>
    <w:rsid w:val="00B2216D"/>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D4357"/>
    <w:rsid w:val="00BF776C"/>
    <w:rsid w:val="00C00E50"/>
    <w:rsid w:val="00C0350A"/>
    <w:rsid w:val="00C0633D"/>
    <w:rsid w:val="00C10970"/>
    <w:rsid w:val="00C132C3"/>
    <w:rsid w:val="00C138C8"/>
    <w:rsid w:val="00C14E54"/>
    <w:rsid w:val="00C1579C"/>
    <w:rsid w:val="00C169D3"/>
    <w:rsid w:val="00C249BD"/>
    <w:rsid w:val="00C40F10"/>
    <w:rsid w:val="00C438D5"/>
    <w:rsid w:val="00C43FA7"/>
    <w:rsid w:val="00C4746F"/>
    <w:rsid w:val="00C50726"/>
    <w:rsid w:val="00C557DA"/>
    <w:rsid w:val="00C6346E"/>
    <w:rsid w:val="00C73765"/>
    <w:rsid w:val="00C742A4"/>
    <w:rsid w:val="00C77C3D"/>
    <w:rsid w:val="00C80C81"/>
    <w:rsid w:val="00C86D17"/>
    <w:rsid w:val="00CA02D3"/>
    <w:rsid w:val="00CA0571"/>
    <w:rsid w:val="00CB0566"/>
    <w:rsid w:val="00CB0832"/>
    <w:rsid w:val="00CC0D43"/>
    <w:rsid w:val="00CC2FF8"/>
    <w:rsid w:val="00CD4486"/>
    <w:rsid w:val="00CD6A32"/>
    <w:rsid w:val="00CE01FD"/>
    <w:rsid w:val="00CE1033"/>
    <w:rsid w:val="00CE24DD"/>
    <w:rsid w:val="00CE4F88"/>
    <w:rsid w:val="00CF046B"/>
    <w:rsid w:val="00CF0B1D"/>
    <w:rsid w:val="00CF2D5F"/>
    <w:rsid w:val="00D002B6"/>
    <w:rsid w:val="00D0206E"/>
    <w:rsid w:val="00D054CB"/>
    <w:rsid w:val="00D114D6"/>
    <w:rsid w:val="00D165AA"/>
    <w:rsid w:val="00D51654"/>
    <w:rsid w:val="00D70D19"/>
    <w:rsid w:val="00D7534D"/>
    <w:rsid w:val="00D81870"/>
    <w:rsid w:val="00D84E76"/>
    <w:rsid w:val="00D92073"/>
    <w:rsid w:val="00DA23F9"/>
    <w:rsid w:val="00DA3438"/>
    <w:rsid w:val="00DB0C73"/>
    <w:rsid w:val="00DC007E"/>
    <w:rsid w:val="00DC59DC"/>
    <w:rsid w:val="00DC5FAB"/>
    <w:rsid w:val="00DD18DA"/>
    <w:rsid w:val="00DD7CDF"/>
    <w:rsid w:val="00DE1033"/>
    <w:rsid w:val="00DE55CF"/>
    <w:rsid w:val="00DE6B51"/>
    <w:rsid w:val="00E16B33"/>
    <w:rsid w:val="00E21BB3"/>
    <w:rsid w:val="00E352E9"/>
    <w:rsid w:val="00E665B7"/>
    <w:rsid w:val="00E83E0A"/>
    <w:rsid w:val="00E9564E"/>
    <w:rsid w:val="00EA22FB"/>
    <w:rsid w:val="00EE54E7"/>
    <w:rsid w:val="00F02D97"/>
    <w:rsid w:val="00F12A8E"/>
    <w:rsid w:val="00F15B93"/>
    <w:rsid w:val="00F7216E"/>
    <w:rsid w:val="00F76CC4"/>
    <w:rsid w:val="00F84696"/>
    <w:rsid w:val="00F85AE2"/>
    <w:rsid w:val="00F924FF"/>
    <w:rsid w:val="00F93DCA"/>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yperlink" Target="https://github.com/ChRauh/PastTwitte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2.xml"/><Relationship Id="rId10" Type="http://schemas.openxmlformats.org/officeDocument/2006/relationships/hyperlink" Target="http://www.christian-rauh.eu"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538</Words>
  <Characters>91596</Characters>
  <Application>Microsoft Office Word</Application>
  <DocSecurity>0</DocSecurity>
  <Lines>763</Lines>
  <Paragraphs>211</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5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9</cp:revision>
  <cp:lastPrinted>2017-01-27T12:24:00Z</cp:lastPrinted>
  <dcterms:created xsi:type="dcterms:W3CDTF">2021-06-24T06:55:00Z</dcterms:created>
  <dcterms:modified xsi:type="dcterms:W3CDTF">2021-06-2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zvmnhM3"/&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